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09320A" w14:textId="26C67DAC" w:rsidR="00361235" w:rsidRPr="00B57CAF" w:rsidRDefault="00361235" w:rsidP="00237761">
      <w:pPr>
        <w:contextualSpacing/>
        <w:rPr>
          <w:rFonts w:ascii="Georgia" w:eastAsia="Calibri" w:hAnsi="Georgia" w:cs="Arial"/>
        </w:rPr>
      </w:pPr>
    </w:p>
    <w:p w14:paraId="64D19ED2" w14:textId="77777777" w:rsidR="00361235" w:rsidRPr="00B57CAF" w:rsidRDefault="00361235" w:rsidP="00361235">
      <w:pPr>
        <w:contextualSpacing/>
        <w:jc w:val="center"/>
        <w:rPr>
          <w:rFonts w:ascii="Georgia" w:eastAsia="Calibri" w:hAnsi="Georgia" w:cs="Arial"/>
        </w:rPr>
      </w:pPr>
    </w:p>
    <w:p w14:paraId="58C6BB6C"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5B1115F8" w14:textId="6136EBD7"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237761">
        <w:rPr>
          <w:rFonts w:eastAsia="Calibri"/>
          <w:sz w:val="40"/>
          <w:szCs w:val="28"/>
        </w:rPr>
        <w:t>10</w:t>
      </w:r>
    </w:p>
    <w:p w14:paraId="3984AEF9" w14:textId="77777777" w:rsidR="00B66FB9" w:rsidRPr="00361235" w:rsidRDefault="00B66FB9" w:rsidP="00B66FB9">
      <w:pPr>
        <w:pStyle w:val="Title"/>
        <w:rPr>
          <w:b w:val="0"/>
          <w:sz w:val="24"/>
        </w:rPr>
      </w:pPr>
    </w:p>
    <w:p w14:paraId="5EEAECE0" w14:textId="4E1F3FBE" w:rsidR="00B66FB9" w:rsidRDefault="00237761" w:rsidP="00B66FB9">
      <w:pPr>
        <w:pBdr>
          <w:bottom w:val="single" w:sz="12" w:space="1" w:color="auto"/>
        </w:pBdr>
        <w:rPr>
          <w:rFonts w:eastAsia="Calibri"/>
        </w:rPr>
      </w:pPr>
      <w:r w:rsidRPr="00237761">
        <w:rPr>
          <w:rFonts w:eastAsiaTheme="majorEastAsia" w:cstheme="majorBidi"/>
          <w:b/>
          <w:spacing w:val="-10"/>
          <w:kern w:val="28"/>
          <w:sz w:val="56"/>
          <w:szCs w:val="56"/>
        </w:rPr>
        <w:t>Linear Transformations</w:t>
      </w:r>
    </w:p>
    <w:p w14:paraId="758E2770" w14:textId="77777777" w:rsidR="00B66FB9" w:rsidRPr="00EA55B5" w:rsidRDefault="00B66FB9" w:rsidP="00B66FB9">
      <w:pPr>
        <w:contextualSpacing/>
        <w:rPr>
          <w:szCs w:val="32"/>
        </w:rPr>
      </w:pPr>
    </w:p>
    <w:p w14:paraId="698BDA43" w14:textId="77777777" w:rsidR="00B66FB9" w:rsidRPr="00EA55B5"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EA55B5" w14:paraId="77B26398" w14:textId="77777777" w:rsidTr="0039622E">
        <w:tc>
          <w:tcPr>
            <w:tcW w:w="4508" w:type="dxa"/>
          </w:tcPr>
          <w:p w14:paraId="35412FCE" w14:textId="77777777" w:rsidR="00B66FB9" w:rsidRPr="00EA55B5" w:rsidRDefault="00B66FB9" w:rsidP="0039622E">
            <w:pPr>
              <w:contextualSpacing/>
              <w:rPr>
                <w:rFonts w:eastAsia="Calibri"/>
                <w:i/>
              </w:rPr>
            </w:pPr>
            <w:r w:rsidRPr="00EA55B5">
              <w:rPr>
                <w:rFonts w:eastAsia="Calibri"/>
                <w:i/>
              </w:rPr>
              <w:t>Submitted by:</w:t>
            </w:r>
          </w:p>
        </w:tc>
        <w:tc>
          <w:tcPr>
            <w:tcW w:w="4508" w:type="dxa"/>
          </w:tcPr>
          <w:p w14:paraId="20D3C828" w14:textId="77777777" w:rsidR="00B66FB9" w:rsidRPr="00EA55B5" w:rsidRDefault="00B66FB9" w:rsidP="0039622E">
            <w:pPr>
              <w:contextualSpacing/>
              <w:jc w:val="right"/>
              <w:rPr>
                <w:rFonts w:eastAsia="Calibri"/>
                <w:i/>
              </w:rPr>
            </w:pPr>
            <w:r w:rsidRPr="00EA55B5">
              <w:rPr>
                <w:rFonts w:eastAsia="Calibri"/>
                <w:i/>
              </w:rPr>
              <w:t>Instructor:</w:t>
            </w:r>
          </w:p>
        </w:tc>
      </w:tr>
      <w:tr w:rsidR="00B66FB9" w:rsidRPr="00EA55B5" w14:paraId="0F41936F" w14:textId="77777777" w:rsidTr="0039622E">
        <w:tc>
          <w:tcPr>
            <w:tcW w:w="4508" w:type="dxa"/>
          </w:tcPr>
          <w:p w14:paraId="395F1B58" w14:textId="54308349" w:rsidR="00B66FB9" w:rsidRPr="00EA55B5" w:rsidRDefault="00237761" w:rsidP="0039622E">
            <w:pPr>
              <w:contextualSpacing/>
            </w:pPr>
            <w:r>
              <w:rPr>
                <w:rFonts w:eastAsia="Calibri"/>
              </w:rPr>
              <w:t>Guy, Lawrence Adrian B.</w:t>
            </w:r>
          </w:p>
          <w:p w14:paraId="10A8D55D" w14:textId="77777777" w:rsidR="00B66FB9" w:rsidRPr="00EA55B5" w:rsidRDefault="00B66FB9" w:rsidP="0039622E">
            <w:pPr>
              <w:contextualSpacing/>
              <w:rPr>
                <w:rFonts w:eastAsia="Calibri"/>
                <w:b/>
              </w:rPr>
            </w:pPr>
          </w:p>
        </w:tc>
        <w:tc>
          <w:tcPr>
            <w:tcW w:w="4508" w:type="dxa"/>
          </w:tcPr>
          <w:p w14:paraId="380E14D2" w14:textId="77777777" w:rsidR="00B66FB9" w:rsidRPr="00EA55B5" w:rsidRDefault="00B66FB9" w:rsidP="0039622E">
            <w:pPr>
              <w:contextualSpacing/>
              <w:jc w:val="right"/>
              <w:rPr>
                <w:rFonts w:eastAsia="Calibri"/>
              </w:rPr>
            </w:pPr>
            <w:r w:rsidRPr="00EA55B5">
              <w:rPr>
                <w:rFonts w:eastAsia="Calibri"/>
              </w:rPr>
              <w:t>Engr. Dylan Josh D. Lopez</w:t>
            </w:r>
          </w:p>
        </w:tc>
      </w:tr>
    </w:tbl>
    <w:p w14:paraId="61C1C650" w14:textId="77777777" w:rsidR="00B66FB9" w:rsidRDefault="00B66FB9" w:rsidP="00B66FB9">
      <w:pPr>
        <w:contextualSpacing/>
        <w:jc w:val="center"/>
        <w:rPr>
          <w:rFonts w:eastAsia="Calibri"/>
          <w:b/>
        </w:rPr>
      </w:pPr>
    </w:p>
    <w:p w14:paraId="61E1E5B8" w14:textId="77777777" w:rsidR="00B66FB9" w:rsidRDefault="00B66FB9" w:rsidP="00B66FB9">
      <w:pPr>
        <w:contextualSpacing/>
        <w:jc w:val="center"/>
        <w:rPr>
          <w:rFonts w:eastAsia="Calibri"/>
          <w:b/>
        </w:rPr>
      </w:pPr>
    </w:p>
    <w:p w14:paraId="3236AAF2" w14:textId="77777777" w:rsidR="00B66FB9" w:rsidRDefault="00B66FB9" w:rsidP="00B66FB9">
      <w:pPr>
        <w:contextualSpacing/>
        <w:jc w:val="center"/>
        <w:rPr>
          <w:rFonts w:eastAsia="Calibri"/>
          <w:b/>
        </w:rPr>
      </w:pPr>
    </w:p>
    <w:p w14:paraId="7648DD5A" w14:textId="77777777" w:rsidR="00B66FB9" w:rsidRDefault="00B66FB9" w:rsidP="00B66FB9">
      <w:pPr>
        <w:contextualSpacing/>
        <w:jc w:val="center"/>
        <w:rPr>
          <w:rFonts w:eastAsia="Calibri"/>
          <w:b/>
        </w:rPr>
      </w:pPr>
    </w:p>
    <w:p w14:paraId="6460C4EC" w14:textId="36CA6A13" w:rsidR="00B66FB9" w:rsidRPr="00606305" w:rsidRDefault="00237761" w:rsidP="00B66FB9">
      <w:pPr>
        <w:contextualSpacing/>
        <w:jc w:val="center"/>
        <w:rPr>
          <w:rFonts w:eastAsia="Calibri"/>
        </w:rPr>
      </w:pPr>
      <w:r>
        <w:rPr>
          <w:rFonts w:eastAsia="Calibri"/>
        </w:rPr>
        <w:t>January</w:t>
      </w:r>
      <w:r w:rsidR="00B66FB9" w:rsidRPr="00606305">
        <w:rPr>
          <w:rFonts w:eastAsia="Calibri"/>
        </w:rPr>
        <w:t xml:space="preserve">, </w:t>
      </w:r>
      <w:r>
        <w:rPr>
          <w:rFonts w:eastAsia="Calibri"/>
        </w:rPr>
        <w:t>01</w:t>
      </w:r>
      <w:r w:rsidR="00B66FB9" w:rsidRPr="00606305">
        <w:rPr>
          <w:rFonts w:eastAsia="Calibri"/>
        </w:rPr>
        <w:t xml:space="preserve">, </w:t>
      </w:r>
      <w:r>
        <w:rPr>
          <w:rFonts w:eastAsia="Calibri"/>
        </w:rPr>
        <w:t>2021</w:t>
      </w:r>
    </w:p>
    <w:p w14:paraId="6F6F7C0E" w14:textId="77777777" w:rsidR="00B66FB9" w:rsidRPr="00B57CAF" w:rsidRDefault="00B66FB9" w:rsidP="00B66FB9">
      <w:pPr>
        <w:rPr>
          <w:rFonts w:ascii="Georgia" w:hAnsi="Georgia" w:cs="Arial"/>
        </w:rPr>
      </w:pPr>
      <w:r w:rsidRPr="00EA55B5">
        <w:br w:type="page"/>
      </w:r>
    </w:p>
    <w:p w14:paraId="22F71BA0" w14:textId="77777777" w:rsidR="00B66FB9" w:rsidRDefault="00B66FB9" w:rsidP="00B66FB9">
      <w:pPr>
        <w:pStyle w:val="Heading1"/>
      </w:pPr>
      <w:r>
        <w:lastRenderedPageBreak/>
        <w:t>Objectives</w:t>
      </w:r>
    </w:p>
    <w:p w14:paraId="3C9C8B5E" w14:textId="6F94547D" w:rsidR="00237761" w:rsidRPr="00606305" w:rsidRDefault="00237761" w:rsidP="00237761">
      <w:pPr>
        <w:ind w:firstLine="720"/>
        <w:jc w:val="both"/>
      </w:pPr>
      <w:r>
        <w:t>The laboratory activity aims to familiarize students with other linear transformations through the use of matrix operations. The activity shows visualizations of different linear transformations using Matplotlib.</w:t>
      </w:r>
    </w:p>
    <w:p w14:paraId="7328D9D2" w14:textId="07A8D5FC" w:rsidR="00B66FB9" w:rsidRDefault="00B66FB9" w:rsidP="00B66FB9">
      <w:pPr>
        <w:pStyle w:val="Heading1"/>
      </w:pPr>
      <w:r>
        <w:t>Methods</w:t>
      </w:r>
    </w:p>
    <w:p w14:paraId="3CC5CC03" w14:textId="77777777" w:rsidR="00FF6820" w:rsidRDefault="00830E56" w:rsidP="00FF6820">
      <w:pPr>
        <w:ind w:firstLine="720"/>
        <w:jc w:val="both"/>
      </w:pPr>
      <w:r>
        <w:t>The practices of the activity</w:t>
      </w:r>
      <w:r w:rsidR="008418FA">
        <w:t xml:space="preserve"> are to use matrix operations to transform matrices. The linear transformations included in the activity are shearing, scaling, and rotations. </w:t>
      </w:r>
      <w:r w:rsidR="00FF6820">
        <w:t>For each linear transformation, a visualization is presented to further understand each linear transformation</w:t>
      </w:r>
    </w:p>
    <w:p w14:paraId="7325DC24" w14:textId="6EB06614" w:rsidR="00236874" w:rsidRPr="00236874" w:rsidRDefault="00FF6820" w:rsidP="00FF6820">
      <w:pPr>
        <w:ind w:firstLine="720"/>
        <w:jc w:val="both"/>
      </w:pPr>
      <w:r>
        <w:t xml:space="preserve">The deliverable of the activity is to </w:t>
      </w:r>
      <w:r w:rsidR="004467E2">
        <w:t>perform</w:t>
      </w:r>
      <w:r>
        <w:t xml:space="preserve"> </w:t>
      </w:r>
      <w:r w:rsidR="00B35E4B">
        <w:t xml:space="preserve">the </w:t>
      </w:r>
      <w:r>
        <w:t xml:space="preserve">linear transformation in a span using the scatterplot view. The deliverable is achieved by using NumPy for computations and Matplotlib to visualize the transformed matrix. </w:t>
      </w:r>
    </w:p>
    <w:p w14:paraId="3142AAD5" w14:textId="34BD52AF" w:rsidR="00B66FB9" w:rsidRDefault="00B66FB9" w:rsidP="00B66FB9">
      <w:pPr>
        <w:pStyle w:val="Heading1"/>
      </w:pPr>
      <w:r>
        <w:t>Results</w:t>
      </w:r>
    </w:p>
    <w:p w14:paraId="5E19C236" w14:textId="25C52847" w:rsidR="00B35E4B" w:rsidRDefault="00B35E4B" w:rsidP="00B35E4B">
      <w:pPr>
        <w:ind w:firstLine="720"/>
        <w:jc w:val="both"/>
      </w:pPr>
      <w:r>
        <w:t>The results of this laboratory activity before and after performing a linear transformation on the matrix created are seen below.</w:t>
      </w:r>
    </w:p>
    <w:p w14:paraId="2913FA9B" w14:textId="77777777" w:rsidR="00B35E4B" w:rsidRPr="00B35E4B" w:rsidRDefault="00B35E4B" w:rsidP="00B35E4B">
      <w:pPr>
        <w:ind w:firstLine="720"/>
      </w:pPr>
    </w:p>
    <w:p w14:paraId="275BF222" w14:textId="778F9BB2" w:rsidR="0095574F" w:rsidRDefault="00B35E4B" w:rsidP="00B35E4B">
      <w:pPr>
        <w:jc w:val="center"/>
      </w:pPr>
      <w:r>
        <w:rPr>
          <w:noProof/>
        </w:rPr>
        <w:lastRenderedPageBreak/>
        <w:drawing>
          <wp:inline distT="0" distB="0" distL="0" distR="0" wp14:anchorId="5B54E251" wp14:editId="627B1192">
            <wp:extent cx="2657475" cy="4543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57475" cy="4543425"/>
                    </a:xfrm>
                    <a:prstGeom prst="rect">
                      <a:avLst/>
                    </a:prstGeom>
                  </pic:spPr>
                </pic:pic>
              </a:graphicData>
            </a:graphic>
          </wp:inline>
        </w:drawing>
      </w:r>
    </w:p>
    <w:p w14:paraId="2FE09173" w14:textId="4F260084" w:rsidR="00B35E4B" w:rsidRDefault="00B35E4B" w:rsidP="00B35E4B">
      <w:pPr>
        <w:jc w:val="center"/>
      </w:pPr>
      <w:r>
        <w:t>Figure 1 Codes used for lab 10</w:t>
      </w:r>
    </w:p>
    <w:p w14:paraId="7FEEB92B" w14:textId="77777777" w:rsidR="00B35E4B" w:rsidRDefault="00B35E4B" w:rsidP="00B35E4B">
      <w:pPr>
        <w:jc w:val="center"/>
      </w:pPr>
    </w:p>
    <w:p w14:paraId="74B446D4" w14:textId="17A6E7CE" w:rsidR="00B35E4B" w:rsidRDefault="00B35E4B" w:rsidP="00B35E4B">
      <w:pPr>
        <w:jc w:val="both"/>
      </w:pPr>
      <w:r>
        <w:tab/>
        <w:t>Seen in figure 1 are the codes used for linear transformation on matrix A. The linear transformation used is the rotation of the matrix. The programmer utilized the created function of the professor to achieve the rotation of the matrix. The matrices are visualized using Matplotlib.</w:t>
      </w:r>
    </w:p>
    <w:p w14:paraId="2F18CFF7" w14:textId="65EF06FA" w:rsidR="00B35E4B" w:rsidRDefault="00B35E4B" w:rsidP="00B35E4B">
      <w:pPr>
        <w:jc w:val="both"/>
      </w:pPr>
    </w:p>
    <w:p w14:paraId="1DEB9344" w14:textId="27DC5838" w:rsidR="00B35E4B" w:rsidRDefault="00B35E4B" w:rsidP="00B35E4B">
      <w:pPr>
        <w:jc w:val="center"/>
      </w:pPr>
      <w:r>
        <w:rPr>
          <w:noProof/>
        </w:rPr>
        <w:lastRenderedPageBreak/>
        <w:drawing>
          <wp:inline distT="0" distB="0" distL="0" distR="0" wp14:anchorId="00BD8A44" wp14:editId="026E0F40">
            <wp:extent cx="3771900" cy="2628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71900" cy="2628900"/>
                    </a:xfrm>
                    <a:prstGeom prst="rect">
                      <a:avLst/>
                    </a:prstGeom>
                  </pic:spPr>
                </pic:pic>
              </a:graphicData>
            </a:graphic>
          </wp:inline>
        </w:drawing>
      </w:r>
    </w:p>
    <w:p w14:paraId="4B311DC1" w14:textId="2CB3EBA5" w:rsidR="00B35E4B" w:rsidRDefault="00B35E4B" w:rsidP="00B35E4B">
      <w:pPr>
        <w:jc w:val="center"/>
      </w:pPr>
      <w:r>
        <w:t>Figure 2 Output for the base span of matrix A</w:t>
      </w:r>
    </w:p>
    <w:p w14:paraId="407D3F8E" w14:textId="750FE716" w:rsidR="00B35E4B" w:rsidRDefault="00B35E4B" w:rsidP="00B35E4B">
      <w:pPr>
        <w:jc w:val="both"/>
      </w:pPr>
      <w:r>
        <w:tab/>
        <w:t xml:space="preserve">Figure 2 shows the visualization of the span of matrix A. The view used for the visualization is a scatterplot view. </w:t>
      </w:r>
    </w:p>
    <w:p w14:paraId="7E2138C4" w14:textId="42B11A5A" w:rsidR="00B35E4B" w:rsidRDefault="00B35E4B" w:rsidP="00B35E4B">
      <w:pPr>
        <w:jc w:val="center"/>
      </w:pPr>
      <w:r>
        <w:rPr>
          <w:noProof/>
        </w:rPr>
        <w:drawing>
          <wp:inline distT="0" distB="0" distL="0" distR="0" wp14:anchorId="1FD96B13" wp14:editId="72ED7724">
            <wp:extent cx="3876675" cy="2771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6675" cy="2771775"/>
                    </a:xfrm>
                    <a:prstGeom prst="rect">
                      <a:avLst/>
                    </a:prstGeom>
                  </pic:spPr>
                </pic:pic>
              </a:graphicData>
            </a:graphic>
          </wp:inline>
        </w:drawing>
      </w:r>
    </w:p>
    <w:p w14:paraId="1F4CCAEF" w14:textId="2DBEB766" w:rsidR="00B35E4B" w:rsidRDefault="00B35E4B" w:rsidP="00B35E4B">
      <w:pPr>
        <w:jc w:val="center"/>
      </w:pPr>
      <w:r>
        <w:t>Figure 3 Output for the transformed matrix A</w:t>
      </w:r>
    </w:p>
    <w:p w14:paraId="088E9102" w14:textId="79178104" w:rsidR="00B35E4B" w:rsidRDefault="00B35E4B" w:rsidP="00B35E4B">
      <w:pPr>
        <w:jc w:val="both"/>
      </w:pPr>
      <w:r>
        <w:tab/>
        <w:t>Figure 3 shows the output when matrix A is transformed using rotation. The variable name given for this matrix is B. As seen in the output, after rotating the matrix to 90 degrees, it changed its position from a vertical span into a horizontal span.</w:t>
      </w:r>
    </w:p>
    <w:p w14:paraId="07E8479C" w14:textId="77777777" w:rsidR="00B35E4B" w:rsidRPr="0095574F" w:rsidRDefault="00B35E4B" w:rsidP="00B35E4B"/>
    <w:p w14:paraId="56615B55" w14:textId="77777777" w:rsidR="00B66FB9" w:rsidRDefault="00B66FB9" w:rsidP="00B35E4B">
      <w:pPr>
        <w:pStyle w:val="Heading1"/>
      </w:pPr>
      <w:r>
        <w:lastRenderedPageBreak/>
        <w:t>Conclusion</w:t>
      </w:r>
    </w:p>
    <w:p w14:paraId="6FF9B05B" w14:textId="30E7E08C" w:rsidR="00B66FB9" w:rsidRDefault="00B35E4B" w:rsidP="00B35E4B">
      <w:pPr>
        <w:ind w:firstLine="720"/>
        <w:jc w:val="both"/>
      </w:pPr>
      <w:r>
        <w:t xml:space="preserve">The laboratory activity showed different linear transformations and their effects on the original matrix. The activity utilized Python with NumPy and Matplotlib to perform and visualize these linear transformations. </w:t>
      </w:r>
    </w:p>
    <w:p w14:paraId="4A9E20B1" w14:textId="5C914653" w:rsidR="00B35E4B" w:rsidRDefault="00B35E4B" w:rsidP="00B35E4B">
      <w:pPr>
        <w:ind w:firstLine="720"/>
        <w:jc w:val="both"/>
      </w:pPr>
      <w:r>
        <w:t xml:space="preserve">Linear transformations are important as they preserve the structure of the vector space [1]. Linear transformations are useful not only to people in Computer Science/Engineering field. One of the applications of a linear transformation is in animation and computer graphics. An understanding of linear transformation is key to mastering these </w:t>
      </w:r>
      <w:proofErr w:type="gramStart"/>
      <w:r>
        <w:t>two[</w:t>
      </w:r>
      <w:proofErr w:type="gramEnd"/>
      <w:r>
        <w:t>2].</w:t>
      </w:r>
    </w:p>
    <w:p w14:paraId="4C43B8E4" w14:textId="0BD56D03" w:rsidR="00B35E4B" w:rsidRPr="00B35E4B" w:rsidRDefault="00B35E4B" w:rsidP="00B35E4B">
      <w:pPr>
        <w:ind w:firstLine="720"/>
        <w:jc w:val="both"/>
      </w:pPr>
      <w:r>
        <w:t xml:space="preserve">There are many more practical applications of linear transformations in other fields. One of them is in mechanics. </w:t>
      </w:r>
      <w:proofErr w:type="gramStart"/>
      <w:r>
        <w:t>Specifically</w:t>
      </w:r>
      <w:proofErr w:type="gramEnd"/>
      <w:r>
        <w:t xml:space="preserve"> one of the branches of mechanics, kinematics. In kinematics, angles can be computed using linear transformations. Some of the linear transformations used are rotation and translation. These rotation</w:t>
      </w:r>
      <w:r w:rsidR="000A5567">
        <w:t>s</w:t>
      </w:r>
      <w:r>
        <w:t xml:space="preserve"> of angles can be applied in robotics to rotate the robot’s arm. [3]</w:t>
      </w:r>
    </w:p>
    <w:p w14:paraId="58EF8326" w14:textId="77777777" w:rsidR="00B66FB9" w:rsidRDefault="00B66FB9" w:rsidP="00B66FB9">
      <w:pPr>
        <w:jc w:val="center"/>
        <w:rPr>
          <w:b/>
          <w:sz w:val="36"/>
        </w:rPr>
      </w:pPr>
      <w:r w:rsidRPr="00361235">
        <w:rPr>
          <w:b/>
          <w:sz w:val="36"/>
        </w:rPr>
        <w:t>References</w:t>
      </w:r>
    </w:p>
    <w:p w14:paraId="3956698D" w14:textId="07088A0D" w:rsidR="00B35E4B" w:rsidRPr="00B35E4B" w:rsidRDefault="00B35E4B" w:rsidP="00B35E4B">
      <w:pPr>
        <w:widowControl w:val="0"/>
        <w:autoSpaceDE w:val="0"/>
        <w:autoSpaceDN w:val="0"/>
        <w:adjustRightInd w:val="0"/>
        <w:ind w:left="640" w:hanging="640"/>
        <w:rPr>
          <w:noProof/>
          <w:sz w:val="20"/>
        </w:rPr>
      </w:pPr>
      <w:r>
        <w:rPr>
          <w:sz w:val="21"/>
        </w:rPr>
        <w:fldChar w:fldCharType="begin" w:fldLock="1"/>
      </w:r>
      <w:r>
        <w:rPr>
          <w:sz w:val="21"/>
        </w:rPr>
        <w:instrText xml:space="preserve">ADDIN Mendeley Bibliography CSL_BIBLIOGRAPHY </w:instrText>
      </w:r>
      <w:r>
        <w:rPr>
          <w:sz w:val="21"/>
        </w:rPr>
        <w:fldChar w:fldCharType="separate"/>
      </w:r>
      <w:r w:rsidRPr="00B35E4B">
        <w:rPr>
          <w:noProof/>
          <w:sz w:val="20"/>
        </w:rPr>
        <w:t>[1]</w:t>
      </w:r>
      <w:r w:rsidRPr="00B35E4B">
        <w:rPr>
          <w:noProof/>
          <w:sz w:val="20"/>
        </w:rPr>
        <w:tab/>
        <w:t>Brilliant.org, “Linear Transformations.” https://brilliant.org/wiki/linear-transformations/ (accessed Jan. 01, 2021).</w:t>
      </w:r>
    </w:p>
    <w:p w14:paraId="431C1C77" w14:textId="77777777" w:rsidR="00B35E4B" w:rsidRPr="00B35E4B" w:rsidRDefault="00B35E4B" w:rsidP="00B35E4B">
      <w:pPr>
        <w:widowControl w:val="0"/>
        <w:autoSpaceDE w:val="0"/>
        <w:autoSpaceDN w:val="0"/>
        <w:adjustRightInd w:val="0"/>
        <w:ind w:left="640" w:hanging="640"/>
        <w:rPr>
          <w:noProof/>
          <w:sz w:val="20"/>
        </w:rPr>
      </w:pPr>
      <w:r w:rsidRPr="00B35E4B">
        <w:rPr>
          <w:noProof/>
          <w:sz w:val="20"/>
        </w:rPr>
        <w:t>[2]</w:t>
      </w:r>
      <w:r w:rsidRPr="00B35E4B">
        <w:rPr>
          <w:noProof/>
          <w:sz w:val="20"/>
        </w:rPr>
        <w:tab/>
        <w:t xml:space="preserve">V. China Venkaiah and V. Sesha Phani Deepika, “Computational Analysis and Understanding of Natural Languages: Principles, Methods and Applications,” in </w:t>
      </w:r>
      <w:r w:rsidRPr="00B35E4B">
        <w:rPr>
          <w:i/>
          <w:iCs/>
          <w:noProof/>
          <w:sz w:val="20"/>
        </w:rPr>
        <w:t>Handbook of Statistics</w:t>
      </w:r>
      <w:r w:rsidRPr="00B35E4B">
        <w:rPr>
          <w:noProof/>
          <w:sz w:val="20"/>
        </w:rPr>
        <w:t>, 1st ed., G. Venkat and R. C.R., Eds. North Holland, 2018, pp. 2–215.</w:t>
      </w:r>
    </w:p>
    <w:p w14:paraId="287CDDB2" w14:textId="77777777" w:rsidR="00B35E4B" w:rsidRPr="00B35E4B" w:rsidRDefault="00B35E4B" w:rsidP="00B35E4B">
      <w:pPr>
        <w:widowControl w:val="0"/>
        <w:autoSpaceDE w:val="0"/>
        <w:autoSpaceDN w:val="0"/>
        <w:adjustRightInd w:val="0"/>
        <w:ind w:left="640" w:hanging="640"/>
        <w:rPr>
          <w:noProof/>
          <w:sz w:val="20"/>
        </w:rPr>
      </w:pPr>
      <w:r w:rsidRPr="00B35E4B">
        <w:rPr>
          <w:noProof/>
          <w:sz w:val="20"/>
        </w:rPr>
        <w:t>[3]</w:t>
      </w:r>
      <w:r w:rsidRPr="00B35E4B">
        <w:rPr>
          <w:noProof/>
          <w:sz w:val="20"/>
        </w:rPr>
        <w:tab/>
        <w:t>Walter, “How are angles computed?” https://walter.readthedocs.io/en/latest/Kinematics/ (accessed Jan. 01, 2021).</w:t>
      </w:r>
    </w:p>
    <w:p w14:paraId="43476CB5" w14:textId="02DC5276" w:rsidR="00A230B0" w:rsidRDefault="00B35E4B" w:rsidP="00A230B0">
      <w:pPr>
        <w:jc w:val="center"/>
        <w:rPr>
          <w:b/>
          <w:sz w:val="36"/>
        </w:rPr>
      </w:pPr>
      <w:r>
        <w:rPr>
          <w:sz w:val="21"/>
        </w:rPr>
        <w:fldChar w:fldCharType="end"/>
      </w:r>
      <w:r w:rsidR="00A230B0" w:rsidRPr="00A230B0">
        <w:rPr>
          <w:b/>
          <w:sz w:val="36"/>
        </w:rPr>
        <w:t xml:space="preserve"> </w:t>
      </w:r>
      <w:r w:rsidR="00A230B0">
        <w:rPr>
          <w:b/>
          <w:sz w:val="36"/>
        </w:rPr>
        <w:t>Appendix</w:t>
      </w:r>
    </w:p>
    <w:p w14:paraId="7E20AE36" w14:textId="77777777" w:rsidR="00A230B0" w:rsidRDefault="00A230B0" w:rsidP="00B66FB9">
      <w:pPr>
        <w:contextualSpacing/>
        <w:rPr>
          <w:sz w:val="21"/>
        </w:rPr>
      </w:pPr>
      <w:proofErr w:type="spellStart"/>
      <w:r>
        <w:rPr>
          <w:sz w:val="21"/>
        </w:rPr>
        <w:t>Github</w:t>
      </w:r>
      <w:proofErr w:type="spellEnd"/>
      <w:r>
        <w:rPr>
          <w:sz w:val="21"/>
        </w:rPr>
        <w:t xml:space="preserve"> Repository Link: </w:t>
      </w:r>
    </w:p>
    <w:p w14:paraId="1A81B4FD" w14:textId="359DB475" w:rsidR="00361235" w:rsidRPr="00361235" w:rsidRDefault="00A230B0" w:rsidP="00B66FB9">
      <w:pPr>
        <w:contextualSpacing/>
        <w:rPr>
          <w:sz w:val="21"/>
        </w:rPr>
      </w:pPr>
      <w:r w:rsidRPr="00A230B0">
        <w:rPr>
          <w:sz w:val="21"/>
        </w:rPr>
        <w:t>https://github.com/Loreynszxc/Linear-Algebra-Lab-10</w:t>
      </w:r>
    </w:p>
    <w:sectPr w:rsidR="00361235" w:rsidRPr="00361235" w:rsidSect="00244CCD">
      <w:footerReference w:type="default" r:id="rId11"/>
      <w:headerReference w:type="first" r:id="rId12"/>
      <w:footerReference w:type="first" r:id="rId13"/>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25E64" w14:textId="77777777" w:rsidR="008B79CB" w:rsidRDefault="008B79CB" w:rsidP="00244CCD">
      <w:pPr>
        <w:spacing w:line="240" w:lineRule="auto"/>
      </w:pPr>
      <w:r>
        <w:separator/>
      </w:r>
    </w:p>
  </w:endnote>
  <w:endnote w:type="continuationSeparator" w:id="0">
    <w:p w14:paraId="0A26A2B2" w14:textId="77777777" w:rsidR="008B79CB" w:rsidRDefault="008B79CB"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21D9C5E7"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66B4213E" wp14:editId="276C403C">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EE9092C" wp14:editId="4D11D2D9">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3A89F6C6" w14:textId="77777777" w:rsidR="006A4D8E" w:rsidRDefault="008B79CB" w:rsidP="00633DD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886F3" w14:textId="77777777" w:rsidR="00705119" w:rsidRDefault="00244CCD">
    <w:pPr>
      <w:pStyle w:val="Footer"/>
    </w:pPr>
    <w:r>
      <w:rPr>
        <w:noProof/>
      </w:rPr>
      <mc:AlternateContent>
        <mc:Choice Requires="wps">
          <w:drawing>
            <wp:anchor distT="0" distB="0" distL="114300" distR="114300" simplePos="0" relativeHeight="251669504" behindDoc="0" locked="0" layoutInCell="1" allowOverlap="1" wp14:anchorId="38A0AFA1" wp14:editId="077E8B4F">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CB304AF" wp14:editId="1AC75CC8">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E1963" w14:textId="77777777" w:rsidR="008B79CB" w:rsidRDefault="008B79CB" w:rsidP="00244CCD">
      <w:pPr>
        <w:spacing w:line="240" w:lineRule="auto"/>
      </w:pPr>
      <w:r>
        <w:separator/>
      </w:r>
    </w:p>
  </w:footnote>
  <w:footnote w:type="continuationSeparator" w:id="0">
    <w:p w14:paraId="7F39FC4D" w14:textId="77777777" w:rsidR="008B79CB" w:rsidRDefault="008B79CB"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705119" w:rsidRPr="006230BD" w14:paraId="4391CF0F" w14:textId="77777777">
      <w:trPr>
        <w:jc w:val="center"/>
      </w:trPr>
      <w:tc>
        <w:tcPr>
          <w:tcW w:w="9350" w:type="dxa"/>
          <w:tcBorders>
            <w:top w:val="nil"/>
            <w:left w:val="nil"/>
            <w:bottom w:val="nil"/>
            <w:right w:val="nil"/>
          </w:tcBorders>
          <w:shd w:val="clear" w:color="auto" w:fill="auto"/>
        </w:tcPr>
        <w:p w14:paraId="25676170" w14:textId="77777777" w:rsidR="00705119"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3FD29E08" wp14:editId="0E05728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2073B73" wp14:editId="6A806A2A">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A11C6BB" w14:textId="77777777" w:rsidR="00705119" w:rsidRPr="00EA55B5" w:rsidRDefault="00DA3593" w:rsidP="00244CCD">
          <w:pPr>
            <w:spacing w:line="240" w:lineRule="auto"/>
            <w:jc w:val="center"/>
            <w:rPr>
              <w:sz w:val="28"/>
              <w:szCs w:val="32"/>
            </w:rPr>
          </w:pPr>
          <w:r w:rsidRPr="00EA55B5">
            <w:rPr>
              <w:sz w:val="28"/>
              <w:szCs w:val="32"/>
            </w:rPr>
            <w:t>College of Engineering</w:t>
          </w:r>
        </w:p>
        <w:p w14:paraId="67019A85" w14:textId="77777777" w:rsidR="00705119" w:rsidRPr="00244CCD" w:rsidRDefault="00DA3593" w:rsidP="00244CCD">
          <w:pPr>
            <w:spacing w:line="240" w:lineRule="auto"/>
            <w:jc w:val="center"/>
            <w:rPr>
              <w:sz w:val="28"/>
              <w:szCs w:val="32"/>
            </w:rPr>
          </w:pPr>
          <w:r w:rsidRPr="00EA55B5">
            <w:rPr>
              <w:sz w:val="28"/>
              <w:szCs w:val="32"/>
            </w:rPr>
            <w:t>Computer Engineering Department</w:t>
          </w:r>
        </w:p>
      </w:tc>
    </w:tr>
  </w:tbl>
  <w:p w14:paraId="4BC15E1F" w14:textId="77777777" w:rsidR="00705119" w:rsidRPr="006230BD" w:rsidRDefault="00244CCD" w:rsidP="00FE21E8">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5B75C0B9" wp14:editId="4F6F6687">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7FBD2367" wp14:editId="160428DF">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0N7ewMDYDQgsLCyUdpeDU4uLM/DyQAsNaAKKCZ/UsAAAA"/>
  </w:docVars>
  <w:rsids>
    <w:rsidRoot w:val="00361235"/>
    <w:rsid w:val="000408C7"/>
    <w:rsid w:val="00087A4F"/>
    <w:rsid w:val="000A5567"/>
    <w:rsid w:val="000C21D2"/>
    <w:rsid w:val="001015DE"/>
    <w:rsid w:val="001D5FF1"/>
    <w:rsid w:val="0020218E"/>
    <w:rsid w:val="0021780C"/>
    <w:rsid w:val="00236874"/>
    <w:rsid w:val="00237761"/>
    <w:rsid w:val="00244CCD"/>
    <w:rsid w:val="00252ED4"/>
    <w:rsid w:val="002C5D10"/>
    <w:rsid w:val="00361235"/>
    <w:rsid w:val="003B4E28"/>
    <w:rsid w:val="003C0EED"/>
    <w:rsid w:val="003C5DDB"/>
    <w:rsid w:val="003F5EBD"/>
    <w:rsid w:val="004041BE"/>
    <w:rsid w:val="004063A3"/>
    <w:rsid w:val="004467E2"/>
    <w:rsid w:val="004647E2"/>
    <w:rsid w:val="00480B48"/>
    <w:rsid w:val="004C3809"/>
    <w:rsid w:val="00522B3B"/>
    <w:rsid w:val="0056150F"/>
    <w:rsid w:val="005860CF"/>
    <w:rsid w:val="00591121"/>
    <w:rsid w:val="006147C5"/>
    <w:rsid w:val="0062476B"/>
    <w:rsid w:val="0068671F"/>
    <w:rsid w:val="006A3E89"/>
    <w:rsid w:val="006C0DFF"/>
    <w:rsid w:val="007C5F7B"/>
    <w:rsid w:val="007E3B11"/>
    <w:rsid w:val="00815284"/>
    <w:rsid w:val="00815ECE"/>
    <w:rsid w:val="00830E56"/>
    <w:rsid w:val="008418FA"/>
    <w:rsid w:val="00843376"/>
    <w:rsid w:val="00856B50"/>
    <w:rsid w:val="008B3BA4"/>
    <w:rsid w:val="008B79CB"/>
    <w:rsid w:val="008F4FA1"/>
    <w:rsid w:val="0095574F"/>
    <w:rsid w:val="009607F9"/>
    <w:rsid w:val="00987692"/>
    <w:rsid w:val="009B5CE1"/>
    <w:rsid w:val="009F46DE"/>
    <w:rsid w:val="00A230B0"/>
    <w:rsid w:val="00A32B0A"/>
    <w:rsid w:val="00AA372A"/>
    <w:rsid w:val="00AB07A7"/>
    <w:rsid w:val="00B35E4B"/>
    <w:rsid w:val="00B50EBC"/>
    <w:rsid w:val="00B66FB9"/>
    <w:rsid w:val="00BC5E27"/>
    <w:rsid w:val="00C150A5"/>
    <w:rsid w:val="00C72979"/>
    <w:rsid w:val="00C7619A"/>
    <w:rsid w:val="00C85F6A"/>
    <w:rsid w:val="00CA21C7"/>
    <w:rsid w:val="00CD3098"/>
    <w:rsid w:val="00DA3593"/>
    <w:rsid w:val="00DA6700"/>
    <w:rsid w:val="00E4781D"/>
    <w:rsid w:val="00EF13B6"/>
    <w:rsid w:val="00F12F99"/>
    <w:rsid w:val="00F85607"/>
    <w:rsid w:val="00FC1AF2"/>
    <w:rsid w:val="00FE1326"/>
    <w:rsid w:val="00FF0C96"/>
    <w:rsid w:val="00FF68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BC551"/>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A230B0"/>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756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1C3DA1-90AD-4F03-B6FC-CC727801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514</Words>
  <Characters>2930</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3</cp:revision>
  <dcterms:created xsi:type="dcterms:W3CDTF">2021-01-01T15:47:00Z</dcterms:created>
  <dcterms:modified xsi:type="dcterms:W3CDTF">2021-01-0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c740ce-abe0-38dd-b8d1-a868aecb72e9</vt:lpwstr>
  </property>
  <property fmtid="{D5CDD505-2E9C-101B-9397-08002B2CF9AE}" pid="24" name="Mendeley Citation Style_1">
    <vt:lpwstr>http://www.zotero.org/styles/ieee</vt:lpwstr>
  </property>
</Properties>
</file>